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31393" w:rsidRDefault="008B51CC" w:rsidP="00434D69">
      <w:pPr>
        <w:pStyle w:val="Ttulo2"/>
      </w:pPr>
      <w:r>
        <w:t xml:space="preserve">Capítulo </w:t>
      </w:r>
      <w:r w:rsidR="00E064AC">
        <w:t>3. Estudio previo</w:t>
      </w:r>
    </w:p>
    <w:p w:rsidR="00E064AC" w:rsidRDefault="00E064AC" w:rsidP="003F3C49">
      <w:pPr>
        <w:jc w:val="both"/>
      </w:pPr>
      <w:r>
        <w:t xml:space="preserve">En este capítulo se va a presentar la plataforma sobre la que se ha realizado el trabajo. Se detallarán tanto </w:t>
      </w:r>
      <w:r w:rsidR="00DE3942">
        <w:t>el hardware como el firmware de</w:t>
      </w:r>
      <w:r>
        <w:t>l que disponen los nodos y la arquitectura cognitiva donde se ha desarrollado este trabajo. Por último, se presentarán los algoritmos que han sido el objetivo de este trabajo.</w:t>
      </w:r>
    </w:p>
    <w:p w:rsidR="00E064AC" w:rsidRDefault="00E064AC" w:rsidP="00CB759D">
      <w:pPr>
        <w:pStyle w:val="Ttulo3"/>
      </w:pPr>
      <w:r>
        <w:t>3.1</w:t>
      </w:r>
      <w:r w:rsidR="000E66D5">
        <w:t>.</w:t>
      </w:r>
      <w:r>
        <w:t xml:space="preserve"> Hardware del </w:t>
      </w:r>
      <w:proofErr w:type="spellStart"/>
      <w:r>
        <w:t>cNGD</w:t>
      </w:r>
      <w:proofErr w:type="spellEnd"/>
    </w:p>
    <w:p w:rsidR="00434D69" w:rsidRDefault="00434D69" w:rsidP="003F3C49">
      <w:pPr>
        <w:jc w:val="both"/>
      </w:pPr>
      <w:r>
        <w:t xml:space="preserve">El hardware sobre el que se ha desarrollado en este trabajo es el nodo </w:t>
      </w:r>
      <w:proofErr w:type="spellStart"/>
      <w:r>
        <w:t>cNGD</w:t>
      </w:r>
      <w:proofErr w:type="spellEnd"/>
      <w:r>
        <w:t xml:space="preserve"> desarrollado en el LSI y el </w:t>
      </w:r>
      <w:r w:rsidR="00CB759D">
        <w:t xml:space="preserve">cual viene detallado en </w:t>
      </w:r>
      <w:r w:rsidR="00DE3942">
        <w:fldChar w:fldCharType="begin" w:fldLock="1"/>
      </w:r>
      <w:r w:rsidR="000B255E">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1]", "plainTextFormattedCitation" : "[1]", "previouslyFormattedCitation" : "[1]" }, "properties" : { "noteIndex" : 0 }, "schema" : "https://github.com/citation-style-language/schema/raw/master/csl-citation.json" }</w:instrText>
      </w:r>
      <w:r w:rsidR="00DE3942">
        <w:fldChar w:fldCharType="separate"/>
      </w:r>
      <w:r w:rsidR="00DE3942" w:rsidRPr="00DE3942">
        <w:rPr>
          <w:noProof/>
        </w:rPr>
        <w:t>[1]</w:t>
      </w:r>
      <w:r w:rsidR="00DE3942">
        <w:fldChar w:fldCharType="end"/>
      </w:r>
      <w:r w:rsidR="00CB759D">
        <w:t>. Aquí expondremos brevemente algunas de sus características más importantes y que se han tenido en cuenta a la hora de realizar el trabajo ya que influyen a la hora de implementar código sobre el nodo.</w:t>
      </w:r>
    </w:p>
    <w:p w:rsidR="00BB4337" w:rsidRDefault="00BB4337" w:rsidP="00BB4337">
      <w:pPr>
        <w:keepNext/>
        <w:jc w:val="center"/>
      </w:pPr>
      <w:r>
        <w:rPr>
          <w:noProof/>
          <w:lang w:eastAsia="es-ES"/>
        </w:rPr>
        <w:drawing>
          <wp:inline distT="0" distB="0" distL="0" distR="0" wp14:anchorId="396975B9" wp14:editId="1DD6103A">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BB4337" w:rsidRDefault="00BB4337" w:rsidP="00BB4337">
      <w:pPr>
        <w:pStyle w:val="Descripcin"/>
        <w:jc w:val="center"/>
      </w:pPr>
      <w:r>
        <w:t>(</w:t>
      </w:r>
      <w:r w:rsidR="00376E64">
        <w:fldChar w:fldCharType="begin"/>
      </w:r>
      <w:r w:rsidR="00376E64">
        <w:instrText xml:space="preserve"> SEQ Tabla \* alphabetic </w:instrText>
      </w:r>
      <w:r w:rsidR="00376E64">
        <w:fldChar w:fldCharType="separate"/>
      </w:r>
      <w:r>
        <w:rPr>
          <w:noProof/>
        </w:rPr>
        <w:t>a</w:t>
      </w:r>
      <w:r w:rsidR="00376E64">
        <w:rPr>
          <w:noProof/>
        </w:rPr>
        <w:fldChar w:fldCharType="end"/>
      </w:r>
      <w:r>
        <w:t>) Vista superior.</w:t>
      </w:r>
    </w:p>
    <w:p w:rsidR="00BB4337" w:rsidRDefault="00BB4337" w:rsidP="00BB4337">
      <w:pPr>
        <w:keepNext/>
        <w:jc w:val="center"/>
      </w:pPr>
      <w:r>
        <w:rPr>
          <w:noProof/>
          <w:lang w:eastAsia="es-ES"/>
        </w:rPr>
        <w:drawing>
          <wp:inline distT="0" distB="0" distL="0" distR="0" wp14:anchorId="03FDED89" wp14:editId="3F8E4928">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8B51CC" w:rsidRDefault="00BB4337" w:rsidP="00BB4337">
      <w:pPr>
        <w:pStyle w:val="Descripcin"/>
        <w:jc w:val="center"/>
      </w:pPr>
      <w:r>
        <w:t xml:space="preserve">Figura </w:t>
      </w:r>
      <w:r>
        <w:fldChar w:fldCharType="begin"/>
      </w:r>
      <w:r>
        <w:instrText xml:space="preserve"> STYLEREF 1 \s </w:instrText>
      </w:r>
      <w:r>
        <w:fldChar w:fldCharType="separate"/>
      </w:r>
      <w:r w:rsidR="00F55EB6">
        <w:rPr>
          <w:b/>
          <w:bCs/>
          <w:noProof/>
        </w:rPr>
        <w:t>¡Error! No hay texto con el estilo especificado en el documento.</w:t>
      </w:r>
      <w:r>
        <w:fldChar w:fldCharType="end"/>
      </w:r>
      <w:r>
        <w:t>.</w:t>
      </w:r>
      <w:r w:rsidR="00376E64">
        <w:fldChar w:fldCharType="begin"/>
      </w:r>
      <w:r w:rsidR="00376E64">
        <w:instrText xml:space="preserve"> SEQ Figura \* alphabetic \s 1 </w:instrText>
      </w:r>
      <w:r w:rsidR="00376E64">
        <w:fldChar w:fldCharType="separate"/>
      </w:r>
      <w:r w:rsidR="00F55EB6">
        <w:rPr>
          <w:noProof/>
        </w:rPr>
        <w:t>a</w:t>
      </w:r>
      <w:r w:rsidR="00376E64">
        <w:rPr>
          <w:noProof/>
        </w:rPr>
        <w:fldChar w:fldCharType="end"/>
      </w:r>
      <w:r>
        <w:t xml:space="preserve"> Vista detallada del </w:t>
      </w:r>
      <w:proofErr w:type="spellStart"/>
      <w:r>
        <w:t>cNGD</w:t>
      </w:r>
      <w:proofErr w:type="spellEnd"/>
      <w:r>
        <w:t>.</w:t>
      </w:r>
    </w:p>
    <w:p w:rsidR="00CB759D" w:rsidRDefault="00CB759D" w:rsidP="003F3C49">
      <w:pPr>
        <w:jc w:val="both"/>
      </w:pPr>
      <w:r>
        <w:t xml:space="preserve">El hardware del nodo </w:t>
      </w:r>
      <w:r w:rsidR="00C444E2">
        <w:t xml:space="preserve">tiene que </w:t>
      </w:r>
      <w:r>
        <w:t>cumpl</w:t>
      </w:r>
      <w:r w:rsidR="00C444E2">
        <w:t>ir</w:t>
      </w:r>
      <w:r>
        <w:t xml:space="preserve"> unos requisitos necesarios  en cuanto a consumo, bajos recursos, bajo coste y varias bandas de frecuencias para las comunicaciones. Por tanto pasamos a describir algunas de sus características principales:</w:t>
      </w:r>
    </w:p>
    <w:p w:rsidR="00CB759D" w:rsidRDefault="00CB759D" w:rsidP="003F3C49">
      <w:pPr>
        <w:pStyle w:val="Prrafodelista"/>
        <w:numPr>
          <w:ilvl w:val="0"/>
          <w:numId w:val="2"/>
        </w:numPr>
        <w:jc w:val="both"/>
      </w:pPr>
      <w:r>
        <w:lastRenderedPageBreak/>
        <w:t>Microcontrolador.</w:t>
      </w:r>
      <w:r w:rsidR="003F3C49">
        <w:t xml:space="preserve"> El MCU que incorpora el nodo es el PIC32MX675F256L </w:t>
      </w:r>
      <w:r w:rsidR="000B255E">
        <w:fldChar w:fldCharType="begin" w:fldLock="1"/>
      </w:r>
      <w:r w:rsidR="000B255E">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2]", "plainTextFormattedCitation" : "[2]", "previouslyFormattedCitation" : "[2]" }, "properties" : { "noteIndex" : 0 }, "schema" : "https://github.com/citation-style-language/schema/raw/master/csl-citation.json" }</w:instrText>
      </w:r>
      <w:r w:rsidR="000B255E">
        <w:fldChar w:fldCharType="separate"/>
      </w:r>
      <w:r w:rsidR="000B255E" w:rsidRPr="000B255E">
        <w:rPr>
          <w:noProof/>
        </w:rPr>
        <w:t>[2]</w:t>
      </w:r>
      <w:r w:rsidR="000B255E">
        <w:fldChar w:fldCharType="end"/>
      </w:r>
      <w:r w:rsidR="003F3C49">
        <w:t>, de 32 bits y fabricado por Microchip. Tiene 100 pines y sus características son:</w:t>
      </w:r>
    </w:p>
    <w:p w:rsidR="003F3C49" w:rsidRDefault="003F3C49" w:rsidP="003F3C49">
      <w:pPr>
        <w:pStyle w:val="Prrafodelista"/>
        <w:numPr>
          <w:ilvl w:val="1"/>
          <w:numId w:val="2"/>
        </w:numPr>
        <w:jc w:val="both"/>
      </w:pPr>
      <w:r>
        <w:t>Memoria. 256 kB de memoria flash y 64 kB de memoria RAM.</w:t>
      </w:r>
    </w:p>
    <w:p w:rsidR="003F3C49" w:rsidRDefault="003F3C49" w:rsidP="003F3C49">
      <w:pPr>
        <w:pStyle w:val="Prrafodelista"/>
        <w:numPr>
          <w:ilvl w:val="1"/>
          <w:numId w:val="2"/>
        </w:numPr>
        <w:jc w:val="both"/>
      </w:pPr>
      <w:r>
        <w:t>Reloj interno. Frecuencia máxima de funcionamiento de 80 MHz.</w:t>
      </w:r>
    </w:p>
    <w:p w:rsidR="00C444E2" w:rsidRDefault="00C444E2" w:rsidP="003F3C49">
      <w:pPr>
        <w:pStyle w:val="Prrafodelista"/>
        <w:numPr>
          <w:ilvl w:val="1"/>
          <w:numId w:val="2"/>
        </w:numPr>
        <w:jc w:val="both"/>
      </w:pPr>
      <w:r>
        <w:t>Modos de funcionamiento. Varios modos para reducir el consumo.</w:t>
      </w:r>
    </w:p>
    <w:p w:rsidR="003F3C49" w:rsidRDefault="003F3C49" w:rsidP="00C444E2">
      <w:pPr>
        <w:pStyle w:val="Prrafodelista"/>
        <w:numPr>
          <w:ilvl w:val="1"/>
          <w:numId w:val="2"/>
        </w:numPr>
        <w:jc w:val="both"/>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CB759D" w:rsidRDefault="00CB759D" w:rsidP="003F3C49">
      <w:pPr>
        <w:pStyle w:val="Prrafodelista"/>
        <w:numPr>
          <w:ilvl w:val="0"/>
          <w:numId w:val="2"/>
        </w:numPr>
        <w:jc w:val="both"/>
      </w:pPr>
      <w:r>
        <w:t>Interfaces radio.</w:t>
      </w:r>
      <w:r w:rsidR="003F3C49">
        <w:t xml:space="preserve">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CB759D" w:rsidRDefault="00CB759D" w:rsidP="00CB759D">
      <w:pPr>
        <w:pStyle w:val="Prrafodelista"/>
        <w:numPr>
          <w:ilvl w:val="0"/>
          <w:numId w:val="2"/>
        </w:numPr>
      </w:pPr>
      <w:r>
        <w:t>Alimentación.</w:t>
      </w:r>
      <w:r w:rsidR="003F3C49">
        <w:t xml:space="preserve"> El nodo tiene varias </w:t>
      </w:r>
      <w:r w:rsidR="00572609">
        <w:t>posibilidades de alimentación, siendo la principal las baterías. También se puede alimentar a través de USB, del conector RJ-11 o del conector de 3.6 V.</w:t>
      </w:r>
    </w:p>
    <w:p w:rsidR="00CB759D" w:rsidRDefault="00CB759D" w:rsidP="00CB759D">
      <w:pPr>
        <w:pStyle w:val="Prrafodelista"/>
        <w:numPr>
          <w:ilvl w:val="0"/>
          <w:numId w:val="2"/>
        </w:numPr>
      </w:pPr>
      <w:r>
        <w:t>Módulos de expansión.</w:t>
      </w:r>
      <w:r w:rsidR="00572609">
        <w:t xml:space="preserve"> El nodo tiene la posibilidad de expandir su funcionalidad mediante módulos de expansión que se conectan a los </w:t>
      </w:r>
      <w:proofErr w:type="spellStart"/>
      <w:r w:rsidR="00572609" w:rsidRPr="008C5242">
        <w:rPr>
          <w:i/>
        </w:rPr>
        <w:t>headers</w:t>
      </w:r>
      <w:proofErr w:type="spellEnd"/>
      <w:r w:rsidR="00572609">
        <w:t xml:space="preserve"> disponibles. Uno de los que se han utilizado en este trabajo es el que permite comunicarse a través de línea serie RS232, permitiendo comprobar la funcionalidad del código.</w:t>
      </w:r>
      <w:bookmarkStart w:id="0" w:name="_GoBack"/>
      <w:bookmarkEnd w:id="0"/>
    </w:p>
    <w:p w:rsidR="00572609" w:rsidRDefault="00C444E2" w:rsidP="00C444E2">
      <w:pPr>
        <w:jc w:val="both"/>
      </w:pPr>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E064AC" w:rsidRDefault="00E064AC" w:rsidP="00CB759D">
      <w:pPr>
        <w:pStyle w:val="Ttulo3"/>
      </w:pPr>
      <w:r>
        <w:t>3.2</w:t>
      </w:r>
      <w:r w:rsidR="000E66D5">
        <w:t>.</w:t>
      </w:r>
      <w:r>
        <w:t xml:space="preserve"> Firmware del </w:t>
      </w:r>
      <w:proofErr w:type="spellStart"/>
      <w:r>
        <w:t>cNGD</w:t>
      </w:r>
      <w:proofErr w:type="spellEnd"/>
    </w:p>
    <w:p w:rsidR="00170603" w:rsidRDefault="00C444E2" w:rsidP="00170603">
      <w:pPr>
        <w:jc w:val="both"/>
      </w:pPr>
      <w:r>
        <w:t xml:space="preserve">El firmware implementado en el nodo y que fue desarrollado en </w:t>
      </w:r>
      <w:r w:rsidR="000B255E">
        <w:fldChar w:fldCharType="begin" w:fldLock="1"/>
      </w:r>
      <w:r w:rsidR="000B255E">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rsidR="000B255E">
        <w:fldChar w:fldCharType="separate"/>
      </w:r>
      <w:r w:rsidR="000B255E" w:rsidRPr="000B255E">
        <w:rPr>
          <w:noProof/>
        </w:rPr>
        <w:t>[3]</w:t>
      </w:r>
      <w:r w:rsidR="000B255E">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170603" w:rsidRDefault="00170603" w:rsidP="00170603">
      <w:pPr>
        <w:jc w:val="both"/>
      </w:pPr>
      <w:r>
        <w:t>La pila</w:t>
      </w:r>
      <w:r w:rsidR="00307B1E">
        <w:t xml:space="preserve"> de protocolos de los transceptores</w:t>
      </w:r>
      <w:r>
        <w:t xml:space="preserve"> </w:t>
      </w:r>
      <w:r w:rsidR="00307B1E">
        <w:t xml:space="preserve">se resume en la </w:t>
      </w:r>
      <w:r>
        <w:t xml:space="preserve"> </w:t>
      </w:r>
      <w:r w:rsidR="00373682">
        <w:t>F</w:t>
      </w:r>
      <w:r>
        <w:t>igura</w:t>
      </w:r>
      <w:r w:rsidR="00307B1E">
        <w:t xml:space="preserve"> 3.2</w:t>
      </w:r>
      <w:r>
        <w:t xml:space="preserve">, obtenida de </w:t>
      </w:r>
      <w:r w:rsidR="000B255E">
        <w:fldChar w:fldCharType="begin" w:fldLock="1"/>
      </w:r>
      <w:r w:rsidR="000B255E">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rsidR="000B255E">
        <w:fldChar w:fldCharType="separate"/>
      </w:r>
      <w:r w:rsidR="000B255E" w:rsidRPr="000B255E">
        <w:rPr>
          <w:noProof/>
        </w:rPr>
        <w:t>[3]</w:t>
      </w:r>
      <w:r w:rsidR="000B255E">
        <w:fldChar w:fldCharType="end"/>
      </w:r>
      <w:r>
        <w:t>, donde se ve</w:t>
      </w:r>
      <w:r w:rsidR="00307B1E">
        <w:t xml:space="preserve"> que entre la aplicación y el transceptor sólo se pueden comunicar mediante paquetes, registros y mensajes.</w:t>
      </w:r>
    </w:p>
    <w:p w:rsidR="00F55EB6" w:rsidRDefault="00BB4337" w:rsidP="00F55EB6">
      <w:pPr>
        <w:keepNext/>
        <w:jc w:val="center"/>
      </w:pPr>
      <w:r>
        <w:rPr>
          <w:noProof/>
          <w:lang w:eastAsia="es-ES"/>
        </w:rPr>
        <w:lastRenderedPageBreak/>
        <w:drawing>
          <wp:inline distT="0" distB="0" distL="0" distR="0" wp14:anchorId="07DE6F0D" wp14:editId="7B56F9DF">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307B1E" w:rsidRDefault="00F55EB6" w:rsidP="00F55EB6">
      <w:pPr>
        <w:pStyle w:val="Descripcin"/>
        <w:jc w:val="center"/>
      </w:pPr>
      <w:r>
        <w:t xml:space="preserve">Figura </w:t>
      </w:r>
      <w:r w:rsidR="00376E64">
        <w:fldChar w:fldCharType="begin"/>
      </w:r>
      <w:r w:rsidR="00376E64">
        <w:instrText xml:space="preserve"> SEQ Figura \* ARABIC </w:instrText>
      </w:r>
      <w:r w:rsidR="00376E64">
        <w:fldChar w:fldCharType="separate"/>
      </w:r>
      <w:r>
        <w:rPr>
          <w:noProof/>
        </w:rPr>
        <w:t>2</w:t>
      </w:r>
      <w:r w:rsidR="00376E64">
        <w:rPr>
          <w:noProof/>
        </w:rPr>
        <w:fldChar w:fldCharType="end"/>
      </w:r>
    </w:p>
    <w:p w:rsidR="000E66D5" w:rsidRDefault="00307B1E" w:rsidP="00307B1E">
      <w:pPr>
        <w:jc w:val="both"/>
      </w:pPr>
      <w:r>
        <w:t xml:space="preserve">Con la adaptación de </w:t>
      </w:r>
      <w:r w:rsidR="000B255E">
        <w:fldChar w:fldCharType="begin" w:fldLock="1"/>
      </w:r>
      <w:r w:rsidR="000B255E">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3]", "plainTextFormattedCitation" : "[3]", "previouslyFormattedCitation" : "[3]" }, "properties" : { "noteIndex" : 0 }, "schema" : "https://github.com/citation-style-language/schema/raw/master/csl-citation.json" }</w:instrText>
      </w:r>
      <w:r w:rsidR="000B255E">
        <w:fldChar w:fldCharType="separate"/>
      </w:r>
      <w:r w:rsidR="000B255E" w:rsidRPr="000B255E">
        <w:rPr>
          <w:noProof/>
        </w:rPr>
        <w:t>[3]</w:t>
      </w:r>
      <w:r w:rsidR="000B255E">
        <w:fldChar w:fldCharType="end"/>
      </w:r>
      <w:r>
        <w:t>, que denominamos HAL, lo que se consigue es simplificar la labor del programador a la hora de utilizar la pila de protocolos de las interfaces, teniendo que hacer llamadas a funciones para acceder a los recursos y, además</w:t>
      </w:r>
      <w:r w:rsidR="000E66D5">
        <w:t xml:space="preserve">, la HAL da flexibilidad para cambiar los transceptores, añadir nuevos o implementar nuevas funcionalidades. Todo esto </w:t>
      </w:r>
      <w:r w:rsidR="003859FE">
        <w:t>queda</w:t>
      </w:r>
      <w:r w:rsidR="000E66D5">
        <w:t xml:space="preserve"> resumido en la </w:t>
      </w:r>
      <w:r w:rsidR="00373682">
        <w:t>F</w:t>
      </w:r>
      <w:r w:rsidR="000E66D5">
        <w:t>igura 3.3.</w:t>
      </w:r>
    </w:p>
    <w:p w:rsidR="00F55EB6" w:rsidRDefault="00BB4337" w:rsidP="00F55EB6">
      <w:pPr>
        <w:keepNext/>
        <w:jc w:val="center"/>
      </w:pPr>
      <w:r>
        <w:rPr>
          <w:noProof/>
          <w:lang w:eastAsia="es-ES"/>
        </w:rPr>
        <w:drawing>
          <wp:inline distT="0" distB="0" distL="0" distR="0" wp14:anchorId="6F6B2D90" wp14:editId="7DBFD922">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F55EB6" w:rsidRDefault="00F55EB6" w:rsidP="00F55EB6">
      <w:pPr>
        <w:pStyle w:val="Descripcin"/>
        <w:jc w:val="center"/>
      </w:pPr>
      <w:r>
        <w:t xml:space="preserve">Figura </w:t>
      </w:r>
      <w:r w:rsidR="00376E64">
        <w:fldChar w:fldCharType="begin"/>
      </w:r>
      <w:r w:rsidR="00376E64">
        <w:instrText xml:space="preserve"> SEQ Figura \* ARABIC </w:instrText>
      </w:r>
      <w:r w:rsidR="00376E64">
        <w:fldChar w:fldCharType="separate"/>
      </w:r>
      <w:r>
        <w:rPr>
          <w:noProof/>
        </w:rPr>
        <w:t>2</w:t>
      </w:r>
      <w:r w:rsidR="00376E64">
        <w:rPr>
          <w:noProof/>
        </w:rPr>
        <w:fldChar w:fldCharType="end"/>
      </w:r>
    </w:p>
    <w:p w:rsidR="000E66D5" w:rsidRPr="000E66D5" w:rsidRDefault="000E66D5" w:rsidP="000E66D5">
      <w:pPr>
        <w:jc w:val="both"/>
      </w:pPr>
      <w:r>
        <w:t xml:space="preserve">Las funciones implementadas actualmente en la HAL van desde la inicialización del nodo hasta la gestión de las comunicaciones (saber el canal activo en una interfaz, enviar y recibir paquetes, </w:t>
      </w:r>
      <w:r w:rsidR="008874C1">
        <w:t>comprobar la tabl</w:t>
      </w:r>
      <w:r w:rsidR="00AA5357">
        <w:t>a de conexiones, etc.).</w:t>
      </w:r>
    </w:p>
    <w:p w:rsidR="00E064AC" w:rsidRDefault="00E064AC" w:rsidP="00CB759D">
      <w:pPr>
        <w:pStyle w:val="Ttulo3"/>
      </w:pPr>
      <w:r>
        <w:lastRenderedPageBreak/>
        <w:t>3.3</w:t>
      </w:r>
      <w:r w:rsidR="000E66D5">
        <w:t>.</w:t>
      </w:r>
      <w:r>
        <w:t xml:space="preserve"> Arquitectura cognitiva</w:t>
      </w:r>
    </w:p>
    <w:p w:rsidR="00F46BCF" w:rsidRDefault="000C216C" w:rsidP="00BB4337">
      <w:pPr>
        <w:jc w:val="both"/>
      </w:pPr>
      <w:r>
        <w:t xml:space="preserve">La implementación de la arquitectura cognitiva realizada en </w:t>
      </w:r>
      <w:r w:rsidR="000B255E">
        <w:fldChar w:fldCharType="begin" w:fldLock="1"/>
      </w:r>
      <w:r w:rsidR="000B255E">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rsidR="000B255E">
        <w:fldChar w:fldCharType="separate"/>
      </w:r>
      <w:r w:rsidR="000B255E" w:rsidRPr="000B255E">
        <w:rPr>
          <w:noProof/>
        </w:rPr>
        <w:t>[4]</w:t>
      </w:r>
      <w:r w:rsidR="000B255E">
        <w:fldChar w:fldCharType="end"/>
      </w:r>
      <w:r>
        <w:t xml:space="preserve"> </w:t>
      </w:r>
      <w:r w:rsidR="005545A8">
        <w:t>es la encargada de dar soporte a la implementación de estrategias cognitivas en el nodo. El esquema general de la arquitectura se puede ver en la Figura 3.4.</w:t>
      </w:r>
    </w:p>
    <w:p w:rsidR="005545A8" w:rsidRDefault="00BB4337" w:rsidP="00BB4337">
      <w:pPr>
        <w:keepNext/>
        <w:jc w:val="center"/>
      </w:pPr>
      <w:r>
        <w:rPr>
          <w:noProof/>
          <w:lang w:eastAsia="es-ES"/>
        </w:rPr>
        <w:drawing>
          <wp:inline distT="0" distB="0" distL="0" distR="0">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F46BCF" w:rsidRDefault="00F46BCF" w:rsidP="005545A8"/>
    <w:p w:rsidR="005545A8" w:rsidRDefault="00242B31" w:rsidP="005545A8">
      <w:r>
        <w:t>La función de cada sub-módulo de la arquitectura es:</w:t>
      </w:r>
    </w:p>
    <w:p w:rsidR="00242B31" w:rsidRDefault="00242B31" w:rsidP="005E180D">
      <w:pPr>
        <w:pStyle w:val="Prrafodelista"/>
        <w:numPr>
          <w:ilvl w:val="0"/>
          <w:numId w:val="4"/>
        </w:numPr>
        <w:jc w:val="both"/>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242B31" w:rsidRDefault="00242B31" w:rsidP="005E180D">
      <w:pPr>
        <w:pStyle w:val="Prrafodelista"/>
        <w:numPr>
          <w:ilvl w:val="0"/>
          <w:numId w:val="4"/>
        </w:numPr>
        <w:jc w:val="both"/>
      </w:pPr>
      <w:r>
        <w:t>Discovery. Es el encargado de caracterizar diferentes parámetros del entorno. Este sub-módulo será el encargado de obtener el nivel de ruido en los canales</w:t>
      </w:r>
      <w:r w:rsidR="00B20486">
        <w:t>.</w:t>
      </w:r>
    </w:p>
    <w:p w:rsidR="00B20486" w:rsidRDefault="00242B31" w:rsidP="005E180D">
      <w:pPr>
        <w:pStyle w:val="Prrafodelista"/>
        <w:numPr>
          <w:ilvl w:val="0"/>
          <w:numId w:val="4"/>
        </w:numPr>
        <w:jc w:val="both"/>
      </w:pPr>
      <w:proofErr w:type="spellStart"/>
      <w:r>
        <w:t>Optimization</w:t>
      </w:r>
      <w:proofErr w:type="spellEnd"/>
      <w:r>
        <w:t>.</w:t>
      </w:r>
      <w:r w:rsidR="00B20486">
        <w:t xml:space="preserve"> En este sub-módulo se implementarán las rutinas de las estrategias cognitivas. Mientras este sub-módulo realiza el proceso cognitivo podrá realizar peticiones a otros sub-módulos del </w:t>
      </w:r>
      <w:proofErr w:type="spellStart"/>
      <w:r w:rsidR="00B20486">
        <w:t>CRModule</w:t>
      </w:r>
      <w:proofErr w:type="spellEnd"/>
      <w:r w:rsidR="00B20486">
        <w:t xml:space="preserve"> o incluso a otros sub-módulos en otros nodos.</w:t>
      </w:r>
    </w:p>
    <w:p w:rsidR="00242B31" w:rsidRDefault="00242B31" w:rsidP="005E180D">
      <w:pPr>
        <w:pStyle w:val="Prrafodelista"/>
        <w:numPr>
          <w:ilvl w:val="0"/>
          <w:numId w:val="4"/>
        </w:numPr>
        <w:jc w:val="both"/>
      </w:pPr>
      <w:proofErr w:type="spellStart"/>
      <w:r>
        <w:t>Execution</w:t>
      </w:r>
      <w:proofErr w:type="spellEnd"/>
      <w:r>
        <w:t>.</w:t>
      </w:r>
      <w:r w:rsidR="00B20486">
        <w:t xml:space="preserve"> Los resultados del proceso de optimización tendrán que ser ejecutados. Este sub-módulo es el encargado de ejecutar las decisiones tomadas por el sub-módulo </w:t>
      </w:r>
      <w:proofErr w:type="spellStart"/>
      <w:r w:rsidR="00B20486">
        <w:t>Optimization</w:t>
      </w:r>
      <w:proofErr w:type="spellEnd"/>
      <w:r w:rsidR="005E180D">
        <w:t>.</w:t>
      </w:r>
    </w:p>
    <w:p w:rsidR="00242B31" w:rsidRDefault="00242B31" w:rsidP="005E180D">
      <w:pPr>
        <w:pStyle w:val="Prrafodelista"/>
        <w:numPr>
          <w:ilvl w:val="0"/>
          <w:numId w:val="4"/>
        </w:numPr>
        <w:jc w:val="both"/>
      </w:pPr>
      <w:r>
        <w:t>Access Control.</w:t>
      </w:r>
      <w:r w:rsidR="005E180D">
        <w:t xml:space="preserve">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rsidR="005E180D">
        <w:t>CRModule</w:t>
      </w:r>
      <w:proofErr w:type="spellEnd"/>
      <w:r w:rsidR="005E180D">
        <w:t xml:space="preserve"> al que pertenece.</w:t>
      </w:r>
    </w:p>
    <w:p w:rsidR="00242B31" w:rsidRDefault="00242B31" w:rsidP="005E180D">
      <w:pPr>
        <w:pStyle w:val="Prrafodelista"/>
        <w:numPr>
          <w:ilvl w:val="0"/>
          <w:numId w:val="4"/>
        </w:numPr>
        <w:jc w:val="both"/>
      </w:pPr>
      <w:proofErr w:type="spellStart"/>
      <w:r>
        <w:t>Policy</w:t>
      </w:r>
      <w:proofErr w:type="spellEnd"/>
      <w:r>
        <w:t xml:space="preserve"> </w:t>
      </w:r>
      <w:proofErr w:type="spellStart"/>
      <w:r>
        <w:t>Support</w:t>
      </w:r>
      <w:proofErr w:type="spellEnd"/>
      <w:r>
        <w:t>.</w:t>
      </w:r>
      <w:r w:rsidR="005E180D">
        <w:t xml:space="preserve"> Las e</w:t>
      </w:r>
      <w:r w:rsidR="00F46BCF">
        <w:t>strategias cognitivas tienen uno</w:t>
      </w:r>
      <w:r w:rsidR="005E180D">
        <w:t xml:space="preserve">s </w:t>
      </w:r>
      <w:r w:rsidR="00F46BCF">
        <w:t>valores</w:t>
      </w:r>
      <w:r w:rsidR="005E180D">
        <w:t xml:space="preserve"> </w:t>
      </w:r>
      <w:r w:rsidR="00F46BCF">
        <w:t xml:space="preserve">que determinan las decisiones que se toman. Por tanto, este sub-módulo tiene la información sobre esos valores y es consultado por el resto de sub-módulos, sobre todo por </w:t>
      </w:r>
      <w:proofErr w:type="spellStart"/>
      <w:r w:rsidR="00F46BCF">
        <w:t>Optimization</w:t>
      </w:r>
      <w:proofErr w:type="spellEnd"/>
      <w:r w:rsidR="00F46BCF">
        <w:t xml:space="preserve">, para tomar las decisiones oportunas. </w:t>
      </w:r>
    </w:p>
    <w:p w:rsidR="00242B31" w:rsidRDefault="00242B31" w:rsidP="005E180D">
      <w:pPr>
        <w:pStyle w:val="Prrafodelista"/>
        <w:numPr>
          <w:ilvl w:val="0"/>
          <w:numId w:val="4"/>
        </w:numPr>
        <w:jc w:val="both"/>
      </w:pPr>
      <w:r>
        <w:t>Messenger.</w:t>
      </w:r>
      <w:r w:rsidR="005E180D">
        <w:t xml:space="preserve">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F46BCF" w:rsidRPr="005545A8" w:rsidRDefault="00F46BCF" w:rsidP="00F46BCF">
      <w:pPr>
        <w:jc w:val="both"/>
      </w:pPr>
      <w:r>
        <w:lastRenderedPageBreak/>
        <w:t xml:space="preserve">La implementación realizada en </w:t>
      </w:r>
      <w:r w:rsidR="000B255E">
        <w:fldChar w:fldCharType="begin" w:fldLock="1"/>
      </w:r>
      <w:r w:rsidR="000B255E">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4]", "plainTextFormattedCitation" : "[4]", "previouslyFormattedCitation" : "[4]" }, "properties" : { "noteIndex" : 0 }, "schema" : "https://github.com/citation-style-language/schema/raw/master/csl-citation.json" }</w:instrText>
      </w:r>
      <w:r w:rsidR="000B255E">
        <w:fldChar w:fldCharType="separate"/>
      </w:r>
      <w:r w:rsidR="000B255E" w:rsidRPr="000B255E">
        <w:rPr>
          <w:noProof/>
        </w:rPr>
        <w:t>[4]</w:t>
      </w:r>
      <w:r w:rsidR="000B255E">
        <w:fldChar w:fldCharType="end"/>
      </w:r>
      <w:r>
        <w:t xml:space="preserve"> fue desarrollada para funcionar directamente sobre la pila de protocolos de Microchip y para funcionar sobre una plataforma hardware distinta. Por ello, posteriormente, en </w:t>
      </w:r>
      <w:r w:rsidR="000B255E">
        <w:fldChar w:fldCharType="begin" w:fldLock="1"/>
      </w:r>
      <w:r w:rsidR="000B255E">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5]", "plainTextFormattedCitation" : "[5]", "previouslyFormattedCitation" : "[5]" }, "properties" : { "noteIndex" : 0 }, "schema" : "https://github.com/citation-style-language/schema/raw/master/csl-citation.json" }</w:instrText>
      </w:r>
      <w:r w:rsidR="000B255E">
        <w:fldChar w:fldCharType="separate"/>
      </w:r>
      <w:r w:rsidR="000B255E" w:rsidRPr="000B255E">
        <w:rPr>
          <w:noProof/>
        </w:rPr>
        <w:t>[5]</w:t>
      </w:r>
      <w:r w:rsidR="000B255E">
        <w:fldChar w:fldCharType="end"/>
      </w:r>
      <w:r>
        <w:t>, se realizó una adaptación de esta arquitectura para funcionar con la pila de protocolos y el firmware mencionados en el apartado anterior.</w:t>
      </w:r>
    </w:p>
    <w:p w:rsidR="00E064AC" w:rsidRDefault="00E064AC" w:rsidP="00C444E2">
      <w:pPr>
        <w:pStyle w:val="Ttulo3"/>
      </w:pPr>
      <w:r>
        <w:t>3.4</w:t>
      </w:r>
      <w:r w:rsidR="000E66D5">
        <w:t>.</w:t>
      </w:r>
      <w:r>
        <w:t xml:space="preserve"> Algoritmos a implementar</w:t>
      </w:r>
    </w:p>
    <w:p w:rsidR="00D46558" w:rsidRDefault="00E71D42" w:rsidP="00E71D42">
      <w:pPr>
        <w:jc w:val="both"/>
      </w:pPr>
      <w:r>
        <w:t>A continuación se resumirán los algoritmos que se han implementado en la realización de este trabajo, dejando los detalles y el resultado de las simulaciones para la consulta en los documentos referenciados.</w:t>
      </w:r>
    </w:p>
    <w:p w:rsidR="00E71D42" w:rsidRDefault="00E71D42" w:rsidP="00E71D42">
      <w:pPr>
        <w:pStyle w:val="Ttulo4"/>
        <w:jc w:val="both"/>
      </w:pPr>
      <w:r>
        <w:t>3.4.1. Algoritmo de seguridad</w:t>
      </w:r>
    </w:p>
    <w:p w:rsidR="00E71D42" w:rsidRDefault="00E71D42" w:rsidP="00E71D42">
      <w:pPr>
        <w:jc w:val="both"/>
      </w:pPr>
      <w:r>
        <w:t xml:space="preserve">Este algoritmo, desarrollado en </w:t>
      </w:r>
      <w:r w:rsidR="000B255E">
        <w:fldChar w:fldCharType="begin" w:fldLock="1"/>
      </w:r>
      <w:r w:rsidR="000B255E">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6]", "plainTextFormattedCitation" : "[6]", "previouslyFormattedCitation" : "[6]" }, "properties" : { "noteIndex" : 0 }, "schema" : "https://github.com/citation-style-language/schema/raw/master/csl-citation.json" }</w:instrText>
      </w:r>
      <w:r w:rsidR="000B255E">
        <w:fldChar w:fldCharType="separate"/>
      </w:r>
      <w:r w:rsidR="000B255E" w:rsidRPr="000B255E">
        <w:rPr>
          <w:noProof/>
        </w:rPr>
        <w:t>[6]</w:t>
      </w:r>
      <w:r w:rsidR="000B255E">
        <w:fldChar w:fldCharType="end"/>
      </w:r>
      <w:r>
        <w:t xml:space="preserve">, consiste en evitar </w:t>
      </w:r>
      <w:r w:rsidR="00F55EB6">
        <w:t>que un nodo se haga pasar por usuario primario de la red, denegando el uso de la misma a otros nodos.</w:t>
      </w:r>
    </w:p>
    <w:p w:rsidR="00F55EB6" w:rsidRDefault="00F55EB6" w:rsidP="00E71D42">
      <w:pPr>
        <w:jc w:val="both"/>
      </w:pPr>
      <w:r>
        <w:t>Para la detección de los nodos intrusos, o que tienen un funcionamiento anómalo, el algoritmo requiere de dos fases:</w:t>
      </w:r>
    </w:p>
    <w:p w:rsidR="00F55EB6" w:rsidRDefault="00F55EB6" w:rsidP="00F55EB6">
      <w:pPr>
        <w:pStyle w:val="Prrafodelista"/>
        <w:numPr>
          <w:ilvl w:val="0"/>
          <w:numId w:val="5"/>
        </w:numPr>
        <w:jc w:val="both"/>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w:t>
      </w:r>
      <w:r w:rsidR="004B0A07">
        <w:t>se normalizan los valores almacenados y luego se van procesando cada par de coordenadas incluyéndolas en un clúster.</w:t>
      </w:r>
    </w:p>
    <w:p w:rsidR="004B0A07" w:rsidRPr="00E71D42" w:rsidRDefault="004B0A07" w:rsidP="004B0A07">
      <w:pPr>
        <w:pStyle w:val="Prrafodelista"/>
        <w:numPr>
          <w:ilvl w:val="0"/>
          <w:numId w:val="5"/>
        </w:numPr>
        <w:jc w:val="both"/>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E71D42" w:rsidRDefault="00E71D42" w:rsidP="00E71D42">
      <w:pPr>
        <w:pStyle w:val="Ttulo4"/>
        <w:jc w:val="both"/>
      </w:pPr>
      <w:r>
        <w:t>3.4.2. Algoritmo de reducción de consumo</w:t>
      </w:r>
    </w:p>
    <w:p w:rsidR="004B0A07" w:rsidRDefault="004B0A07" w:rsidP="0077156B">
      <w:pPr>
        <w:jc w:val="both"/>
      </w:pPr>
      <w:r>
        <w:t xml:space="preserve">Este algoritmo, detallado en </w:t>
      </w:r>
      <w:r w:rsidR="000B255E">
        <w:fldChar w:fldCharType="begin" w:fldLock="1"/>
      </w:r>
      <w:r w:rsidR="000B255E">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7]", "plainTextFormattedCitation" : "[7]", "previouslyFormattedCitation" : "[7]" }, "properties" : { "noteIndex" : 0 }, "schema" : "https://github.com/citation-style-language/schema/raw/master/csl-citation.json" }</w:instrText>
      </w:r>
      <w:r w:rsidR="000B255E">
        <w:fldChar w:fldCharType="separate"/>
      </w:r>
      <w:r w:rsidR="000B255E" w:rsidRPr="000B255E">
        <w:rPr>
          <w:noProof/>
        </w:rPr>
        <w:t>[7]</w:t>
      </w:r>
      <w:r w:rsidR="000B255E">
        <w:fldChar w:fldCharType="end"/>
      </w:r>
      <w:r>
        <w:t>, trata de reducir el consumo de los nodos de la red mediante la teoría de juegos.</w:t>
      </w:r>
    </w:p>
    <w:p w:rsidR="000B255E" w:rsidRDefault="0077156B" w:rsidP="0077156B">
      <w:pPr>
        <w:jc w:val="both"/>
      </w:pPr>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0B255E" w:rsidRDefault="000B255E">
      <w:r>
        <w:br w:type="page"/>
      </w:r>
    </w:p>
    <w:p w:rsidR="000B255E" w:rsidRPr="008C5242" w:rsidRDefault="000B255E">
      <w:pPr>
        <w:pStyle w:val="NormalWeb"/>
        <w:ind w:left="640" w:hanging="640"/>
        <w:divId w:val="593055860"/>
        <w:rPr>
          <w:rFonts w:ascii="Calibri" w:hAnsi="Calibri"/>
          <w:noProof/>
          <w:sz w:val="22"/>
          <w:lang w:val="en-US"/>
        </w:rPr>
      </w:pPr>
      <w:r>
        <w:lastRenderedPageBreak/>
        <w:fldChar w:fldCharType="begin" w:fldLock="1"/>
      </w:r>
      <w:r w:rsidRPr="008C5242">
        <w:rPr>
          <w:lang w:val="en-US"/>
        </w:rPr>
        <w:instrText xml:space="preserve">ADDIN Mendeley Bibliography CSL_BIBLIOGRAPHY </w:instrText>
      </w:r>
      <w:r>
        <w:fldChar w:fldCharType="separate"/>
      </w:r>
      <w:r w:rsidRPr="008C5242">
        <w:rPr>
          <w:rFonts w:ascii="Calibri" w:hAnsi="Calibri"/>
          <w:noProof/>
          <w:sz w:val="22"/>
          <w:lang w:val="en-US"/>
        </w:rPr>
        <w:t>[1]</w:t>
      </w:r>
      <w:r w:rsidRPr="008C5242">
        <w:rPr>
          <w:rFonts w:ascii="Calibri" w:hAnsi="Calibri"/>
          <w:noProof/>
          <w:sz w:val="22"/>
          <w:lang w:val="en-US"/>
        </w:rPr>
        <w:tab/>
        <w:t>A. Tena García, “Development of a multiple RF interfaced platform for Cognitive Wireless Sensor Networks,” ETSIT-UPM, 2013.</w:t>
      </w:r>
    </w:p>
    <w:p w:rsidR="000B255E" w:rsidRPr="008C5242" w:rsidRDefault="000B255E">
      <w:pPr>
        <w:pStyle w:val="NormalWeb"/>
        <w:ind w:left="640" w:hanging="640"/>
        <w:divId w:val="593055860"/>
        <w:rPr>
          <w:rFonts w:ascii="Calibri" w:hAnsi="Calibri"/>
          <w:noProof/>
          <w:sz w:val="22"/>
          <w:lang w:val="en-US"/>
        </w:rPr>
      </w:pPr>
      <w:r w:rsidRPr="008C5242">
        <w:rPr>
          <w:rFonts w:ascii="Calibri" w:hAnsi="Calibri"/>
          <w:noProof/>
          <w:sz w:val="22"/>
          <w:lang w:val="en-US"/>
        </w:rPr>
        <w:t>[2]</w:t>
      </w:r>
      <w:r w:rsidRPr="008C5242">
        <w:rPr>
          <w:rFonts w:ascii="Calibri" w:hAnsi="Calibri"/>
          <w:noProof/>
          <w:sz w:val="22"/>
          <w:lang w:val="en-US"/>
        </w:rPr>
        <w:tab/>
        <w:t>M. Teconology, “Pic32mx5xx/6xx/7xx,” no. m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3]</w:t>
      </w:r>
      <w:r w:rsidRPr="000B255E">
        <w:rPr>
          <w:rFonts w:ascii="Calibri" w:hAnsi="Calibri"/>
          <w:noProof/>
          <w:sz w:val="22"/>
        </w:rPr>
        <w:tab/>
        <w:t>J. Domingo, “Diseño, optimización y prueba un nodo para una red de sensores inalámbrica con capacidades cognitivas,” ETSIT-UP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4]</w:t>
      </w:r>
      <w:r w:rsidRPr="000B255E">
        <w:rPr>
          <w:rFonts w:ascii="Calibri" w:hAnsi="Calibri"/>
          <w:noProof/>
          <w:sz w:val="22"/>
        </w:rPr>
        <w:tab/>
        <w:t>G. Jara, “Diseño e implementación de una arquitectura para la gestión de comunicaciones de una red de sensores inalámbricas cognitiva.,” ETSIT-UPM, 2013.</w:t>
      </w:r>
    </w:p>
    <w:p w:rsidR="000B255E" w:rsidRPr="000B255E" w:rsidRDefault="000B255E">
      <w:pPr>
        <w:pStyle w:val="NormalWeb"/>
        <w:ind w:left="640" w:hanging="640"/>
        <w:divId w:val="593055860"/>
        <w:rPr>
          <w:rFonts w:ascii="Calibri" w:hAnsi="Calibri"/>
          <w:noProof/>
          <w:sz w:val="22"/>
        </w:rPr>
      </w:pPr>
      <w:r w:rsidRPr="000B255E">
        <w:rPr>
          <w:rFonts w:ascii="Calibri" w:hAnsi="Calibri"/>
          <w:noProof/>
          <w:sz w:val="22"/>
        </w:rPr>
        <w:t>[5]</w:t>
      </w:r>
      <w:r w:rsidRPr="000B255E">
        <w:rPr>
          <w:rFonts w:ascii="Calibri" w:hAnsi="Calibri"/>
          <w:noProof/>
          <w:sz w:val="22"/>
        </w:rPr>
        <w:tab/>
        <w:t>J. M. Bermudo, “Adaptación y reestructuración de la implementación de una arquitectura cognitiva para redes de sensores inalámbricas,” ETSIT-UPM, 2014.</w:t>
      </w:r>
    </w:p>
    <w:p w:rsidR="000B255E" w:rsidRPr="008C5242" w:rsidRDefault="000B255E">
      <w:pPr>
        <w:pStyle w:val="NormalWeb"/>
        <w:ind w:left="640" w:hanging="640"/>
        <w:divId w:val="593055860"/>
        <w:rPr>
          <w:rFonts w:ascii="Calibri" w:hAnsi="Calibri"/>
          <w:noProof/>
          <w:sz w:val="22"/>
          <w:lang w:val="en-US"/>
        </w:rPr>
      </w:pPr>
      <w:r w:rsidRPr="008C5242">
        <w:rPr>
          <w:rFonts w:ascii="Calibri" w:hAnsi="Calibri"/>
          <w:noProof/>
          <w:sz w:val="22"/>
          <w:lang w:val="en-US"/>
        </w:rPr>
        <w:t>[6]</w:t>
      </w:r>
      <w:r w:rsidRPr="008C5242">
        <w:rPr>
          <w:rFonts w:ascii="Calibri" w:hAnsi="Calibri"/>
          <w:noProof/>
          <w:sz w:val="22"/>
          <w:lang w:val="en-US"/>
        </w:rPr>
        <w:tab/>
        <w:t xml:space="preserve">J. Blesa, E. Romero, A. Rozas, and A. Araujo, “PUE attack detection in CWSNs using anomaly detection techniques,” </w:t>
      </w:r>
      <w:r w:rsidRPr="008C5242">
        <w:rPr>
          <w:rFonts w:ascii="Calibri" w:hAnsi="Calibri"/>
          <w:i/>
          <w:iCs/>
          <w:noProof/>
          <w:sz w:val="22"/>
          <w:lang w:val="en-US"/>
        </w:rPr>
        <w:t>EURASIP J. Wirel. Commun. Netw.</w:t>
      </w:r>
      <w:r w:rsidRPr="008C5242">
        <w:rPr>
          <w:rFonts w:ascii="Calibri" w:hAnsi="Calibri"/>
          <w:noProof/>
          <w:sz w:val="22"/>
          <w:lang w:val="en-US"/>
        </w:rPr>
        <w:t>, vol. 2013, no. 1, p. 215, 2013.</w:t>
      </w:r>
    </w:p>
    <w:p w:rsidR="000B255E" w:rsidRPr="008C5242" w:rsidRDefault="000B255E">
      <w:pPr>
        <w:pStyle w:val="NormalWeb"/>
        <w:ind w:left="640" w:hanging="640"/>
        <w:divId w:val="593055860"/>
        <w:rPr>
          <w:rFonts w:ascii="Calibri" w:hAnsi="Calibri"/>
          <w:noProof/>
          <w:sz w:val="22"/>
          <w:lang w:val="en-US"/>
        </w:rPr>
      </w:pPr>
      <w:r w:rsidRPr="008C5242">
        <w:rPr>
          <w:rFonts w:ascii="Calibri" w:hAnsi="Calibri"/>
          <w:noProof/>
          <w:sz w:val="22"/>
          <w:lang w:val="en-US"/>
        </w:rPr>
        <w:t>[7]</w:t>
      </w:r>
      <w:r w:rsidRPr="008C5242">
        <w:rPr>
          <w:rFonts w:ascii="Calibri" w:hAnsi="Calibri"/>
          <w:noProof/>
          <w:sz w:val="22"/>
          <w:lang w:val="en-US"/>
        </w:rPr>
        <w:tab/>
        <w:t xml:space="preserve">E. Romero, J. Blesa, A. Rozas, and A. Araujo, “Enhancing Energy Efficiency in CRSNs via Channel Selection based on Game Theory and Collaboration.,” 2015. </w:t>
      </w:r>
    </w:p>
    <w:p w:rsidR="0077156B" w:rsidRPr="004B0A07" w:rsidRDefault="000B255E" w:rsidP="0077156B">
      <w:pPr>
        <w:jc w:val="both"/>
      </w:pPr>
      <w:r>
        <w:fldChar w:fldCharType="end"/>
      </w:r>
    </w:p>
    <w:sectPr w:rsidR="0077156B" w:rsidRPr="004B0A07">
      <w:headerReference w:type="default" r:id="rId1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6E64" w:rsidRDefault="00376E64" w:rsidP="008B51CC">
      <w:pPr>
        <w:spacing w:after="0" w:line="240" w:lineRule="auto"/>
      </w:pPr>
      <w:r>
        <w:separator/>
      </w:r>
    </w:p>
  </w:endnote>
  <w:endnote w:type="continuationSeparator" w:id="0">
    <w:p w:rsidR="00376E64" w:rsidRDefault="00376E64" w:rsidP="008B51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6E64" w:rsidRDefault="00376E64" w:rsidP="008B51CC">
      <w:pPr>
        <w:spacing w:after="0" w:line="240" w:lineRule="auto"/>
      </w:pPr>
      <w:r>
        <w:separator/>
      </w:r>
    </w:p>
  </w:footnote>
  <w:footnote w:type="continuationSeparator" w:id="0">
    <w:p w:rsidR="00376E64" w:rsidRDefault="00376E64" w:rsidP="008B51C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B51CC" w:rsidRDefault="008B51CC">
    <w:pPr>
      <w:pStyle w:val="Encabezado"/>
    </w:pPr>
    <w:r>
      <w:rPr>
        <w:noProof/>
        <w:lang w:eastAsia="es-ES"/>
      </w:rPr>
      <mc:AlternateContent>
        <mc:Choice Requires="wps">
          <w:drawing>
            <wp:anchor distT="0" distB="0" distL="114300" distR="114300" simplePos="0" relativeHeight="251660288"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B51CC" w:rsidRDefault="008B51CC">
                          <w:pPr>
                            <w:spacing w:after="0" w:line="240" w:lineRule="auto"/>
                            <w:jc w:val="right"/>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6" type="#_x0000_t202" style="position:absolute;margin-left:0;margin-top:0;width:468pt;height:13.7pt;z-index:25166028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8B51CC" w:rsidRDefault="008B51CC">
                    <w:pPr>
                      <w:spacing w:after="0" w:line="240" w:lineRule="auto"/>
                      <w:jc w:val="right"/>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59264"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8B51CC" w:rsidRDefault="008B51CC">
                          <w:pPr>
                            <w:spacing w:after="0" w:line="240" w:lineRule="auto"/>
                            <w:rPr>
                              <w:color w:val="FFFFFF" w:themeColor="background1"/>
                            </w:rPr>
                          </w:pPr>
                          <w:r>
                            <w:fldChar w:fldCharType="begin"/>
                          </w:r>
                          <w:r>
                            <w:instrText>PAGE   \* MERGEFORMAT</w:instrText>
                          </w:r>
                          <w:r>
                            <w:fldChar w:fldCharType="separate"/>
                          </w:r>
                          <w:r w:rsidR="008C5242" w:rsidRPr="008C5242">
                            <w:rPr>
                              <w:noProof/>
                              <w:color w:val="FFFFFF" w:themeColor="background1"/>
                            </w:rPr>
                            <w:t>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1" o:spid="_x0000_s1027" type="#_x0000_t202" style="position:absolute;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8B51CC" w:rsidRDefault="008B51CC">
                    <w:pPr>
                      <w:spacing w:after="0" w:line="240" w:lineRule="auto"/>
                      <w:rPr>
                        <w:color w:val="FFFFFF" w:themeColor="background1"/>
                      </w:rPr>
                    </w:pPr>
                    <w:r>
                      <w:fldChar w:fldCharType="begin"/>
                    </w:r>
                    <w:r>
                      <w:instrText>PAGE   \* MERGEFORMAT</w:instrText>
                    </w:r>
                    <w:r>
                      <w:fldChar w:fldCharType="separate"/>
                    </w:r>
                    <w:r w:rsidR="008C5242" w:rsidRPr="008C5242">
                      <w:rPr>
                        <w:noProof/>
                        <w:color w:val="FFFFFF" w:themeColor="background1"/>
                      </w:rPr>
                      <w:t>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C602782"/>
    <w:multiLevelType w:val="hybridMultilevel"/>
    <w:tmpl w:val="621A16D0"/>
    <w:lvl w:ilvl="0" w:tplc="FA24BE92">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7B466ED8"/>
    <w:multiLevelType w:val="hybridMultilevel"/>
    <w:tmpl w:val="49FE1F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64AC"/>
    <w:rsid w:val="00046188"/>
    <w:rsid w:val="000B255E"/>
    <w:rsid w:val="000C216C"/>
    <w:rsid w:val="000E66D5"/>
    <w:rsid w:val="00170603"/>
    <w:rsid w:val="00242B31"/>
    <w:rsid w:val="00307B1E"/>
    <w:rsid w:val="00373682"/>
    <w:rsid w:val="00376E64"/>
    <w:rsid w:val="00380E1F"/>
    <w:rsid w:val="003859FE"/>
    <w:rsid w:val="003F3C49"/>
    <w:rsid w:val="00434D69"/>
    <w:rsid w:val="004B0A07"/>
    <w:rsid w:val="004B4F9E"/>
    <w:rsid w:val="005545A8"/>
    <w:rsid w:val="00572609"/>
    <w:rsid w:val="005E180D"/>
    <w:rsid w:val="0077156B"/>
    <w:rsid w:val="008874C1"/>
    <w:rsid w:val="008B51CC"/>
    <w:rsid w:val="008C5242"/>
    <w:rsid w:val="00AA5357"/>
    <w:rsid w:val="00B20486"/>
    <w:rsid w:val="00BB4337"/>
    <w:rsid w:val="00C444E2"/>
    <w:rsid w:val="00CB759D"/>
    <w:rsid w:val="00CC6B74"/>
    <w:rsid w:val="00CE2F56"/>
    <w:rsid w:val="00D31393"/>
    <w:rsid w:val="00D46558"/>
    <w:rsid w:val="00DE3942"/>
    <w:rsid w:val="00E064AC"/>
    <w:rsid w:val="00E71D42"/>
    <w:rsid w:val="00F46BCF"/>
    <w:rsid w:val="00F55EB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9F5C615-E562-42CF-BCB7-80AAFAECB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uiPriority w:val="9"/>
    <w:unhideWhenUsed/>
    <w:qFormat/>
    <w:rsid w:val="00434D6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B75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E71D4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434D69"/>
    <w:rPr>
      <w:rFonts w:asciiTheme="majorHAnsi" w:eastAsiaTheme="majorEastAsia" w:hAnsiTheme="majorHAnsi" w:cstheme="majorBidi"/>
      <w:color w:val="2E74B5" w:themeColor="accent1" w:themeShade="BF"/>
      <w:sz w:val="26"/>
      <w:szCs w:val="26"/>
    </w:rPr>
  </w:style>
  <w:style w:type="paragraph" w:styleId="Prrafodelista">
    <w:name w:val="List Paragraph"/>
    <w:basedOn w:val="Normal"/>
    <w:uiPriority w:val="34"/>
    <w:qFormat/>
    <w:rsid w:val="00CB759D"/>
    <w:pPr>
      <w:ind w:left="720"/>
      <w:contextualSpacing/>
    </w:pPr>
  </w:style>
  <w:style w:type="character" w:customStyle="1" w:styleId="Ttulo3Car">
    <w:name w:val="Título 3 Car"/>
    <w:basedOn w:val="Fuentedeprrafopredeter"/>
    <w:link w:val="Ttulo3"/>
    <w:uiPriority w:val="9"/>
    <w:rsid w:val="00CB759D"/>
    <w:rPr>
      <w:rFonts w:asciiTheme="majorHAnsi" w:eastAsiaTheme="majorEastAsia" w:hAnsiTheme="majorHAnsi" w:cstheme="majorBidi"/>
      <w:color w:val="1F4D78" w:themeColor="accent1" w:themeShade="7F"/>
      <w:sz w:val="24"/>
      <w:szCs w:val="24"/>
    </w:rPr>
  </w:style>
  <w:style w:type="paragraph" w:styleId="Textodeglobo">
    <w:name w:val="Balloon Text"/>
    <w:basedOn w:val="Normal"/>
    <w:link w:val="TextodegloboCar"/>
    <w:uiPriority w:val="99"/>
    <w:semiHidden/>
    <w:unhideWhenUsed/>
    <w:rsid w:val="00CB759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B759D"/>
    <w:rPr>
      <w:rFonts w:ascii="Segoe UI" w:hAnsi="Segoe UI" w:cs="Segoe UI"/>
      <w:sz w:val="18"/>
      <w:szCs w:val="18"/>
    </w:rPr>
  </w:style>
  <w:style w:type="paragraph" w:styleId="Encabezado">
    <w:name w:val="header"/>
    <w:basedOn w:val="Normal"/>
    <w:link w:val="EncabezadoCar"/>
    <w:uiPriority w:val="99"/>
    <w:unhideWhenUsed/>
    <w:rsid w:val="008B51C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B51CC"/>
  </w:style>
  <w:style w:type="paragraph" w:styleId="Piedepgina">
    <w:name w:val="footer"/>
    <w:basedOn w:val="Normal"/>
    <w:link w:val="PiedepginaCar"/>
    <w:uiPriority w:val="99"/>
    <w:unhideWhenUsed/>
    <w:rsid w:val="008B51C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B51CC"/>
  </w:style>
  <w:style w:type="character" w:styleId="Textodelmarcadordeposicin">
    <w:name w:val="Placeholder Text"/>
    <w:basedOn w:val="Fuentedeprrafopredeter"/>
    <w:uiPriority w:val="99"/>
    <w:semiHidden/>
    <w:rsid w:val="008B51CC"/>
    <w:rPr>
      <w:color w:val="808080"/>
    </w:rPr>
  </w:style>
  <w:style w:type="paragraph" w:styleId="Descripcin">
    <w:name w:val="caption"/>
    <w:basedOn w:val="Normal"/>
    <w:next w:val="Normal"/>
    <w:uiPriority w:val="35"/>
    <w:unhideWhenUsed/>
    <w:qFormat/>
    <w:rsid w:val="008B51C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E71D42"/>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DE3942"/>
    <w:pPr>
      <w:spacing w:before="100" w:beforeAutospacing="1" w:after="100" w:afterAutospacing="1" w:line="240" w:lineRule="auto"/>
    </w:pPr>
    <w:rPr>
      <w:rFonts w:ascii="Times New Roman" w:eastAsiaTheme="minorEastAsia"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3055860">
      <w:bodyDiv w:val="1"/>
      <w:marLeft w:val="0"/>
      <w:marRight w:val="0"/>
      <w:marTop w:val="0"/>
      <w:marBottom w:val="0"/>
      <w:divBdr>
        <w:top w:val="none" w:sz="0" w:space="0" w:color="auto"/>
        <w:left w:val="none" w:sz="0" w:space="0" w:color="auto"/>
        <w:bottom w:val="none" w:sz="0" w:space="0" w:color="auto"/>
        <w:right w:val="none" w:sz="0" w:space="0" w:color="auto"/>
      </w:divBdr>
    </w:div>
    <w:div w:id="1587225104">
      <w:bodyDiv w:val="1"/>
      <w:marLeft w:val="0"/>
      <w:marRight w:val="0"/>
      <w:marTop w:val="0"/>
      <w:marBottom w:val="0"/>
      <w:divBdr>
        <w:top w:val="none" w:sz="0" w:space="0" w:color="auto"/>
        <w:left w:val="none" w:sz="0" w:space="0" w:color="auto"/>
        <w:bottom w:val="none" w:sz="0" w:space="0" w:color="auto"/>
        <w:right w:val="none" w:sz="0" w:space="0" w:color="auto"/>
      </w:divBdr>
    </w:div>
    <w:div w:id="1600525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18B12-2336-44DF-AD63-E3537A5C0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TotalTime>
  <Pages>6</Pages>
  <Words>3198</Words>
  <Characters>17591</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10</cp:revision>
  <dcterms:created xsi:type="dcterms:W3CDTF">2015-06-11T11:10:00Z</dcterms:created>
  <dcterms:modified xsi:type="dcterms:W3CDTF">2015-06-27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